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proofErr w:type="gramStart"/>
      <w:r>
        <w:t>BIBLIOGRAFIA  ....................................................................................................................</w:t>
      </w:r>
      <w:proofErr w:type="gramEnd"/>
      <w:r>
        <w:t>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2CBF36F7"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w:t>
      </w:r>
      <w:r w:rsidR="00C14FBA">
        <w:t>mento</w:t>
      </w:r>
      <w:r w:rsidR="00DB6A55">
        <w:t xml:space="preserve">,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5A5A0489" w14:textId="3EE212CD" w:rsidR="00DB6A55" w:rsidRDefault="00DB6A55" w:rsidP="00B52810">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1EAED57E" w14:textId="5534AEB0" w:rsidR="00DB6A55"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 </w:t>
      </w:r>
      <w:r w:rsidR="0022050D">
        <w:t>recomendação</w:t>
      </w:r>
      <w:r w:rsidR="00DB6A55">
        <w:t xml:space="preserve"> baseada em </w:t>
      </w:r>
      <w:r w:rsidR="0022050D">
        <w:t>conteúdo</w:t>
      </w:r>
      <w:r w:rsidR="00DB6A55">
        <w:t xml:space="preserve">, </w:t>
      </w:r>
      <w:r w:rsidR="0022050D">
        <w:t>recomendação</w:t>
      </w:r>
      <w:r w:rsidR="00DB6A55">
        <w:t xml:space="preserve"> baseada em conhecimento, e sistemas de </w:t>
      </w:r>
      <w:r w:rsidR="0022050D">
        <w:t>recomendação</w:t>
      </w:r>
      <w:r w:rsidR="00DB6A55">
        <w:t xml:space="preserve"> </w:t>
      </w:r>
      <w:r w:rsidR="0022050D">
        <w:t>híbridos</w:t>
      </w:r>
      <w:r w:rsidR="00DB6A55">
        <w:t>.</w:t>
      </w:r>
      <w:bookmarkStart w:id="0" w:name="_GoBack"/>
      <w:bookmarkEnd w:id="0"/>
    </w:p>
    <w:p w14:paraId="34410EAD" w14:textId="1E972E27" w:rsidR="00DB6A55" w:rsidRDefault="00DB6A55" w:rsidP="00EB05FD">
      <w:pPr>
        <w:spacing w:after="120" w:line="360" w:lineRule="auto"/>
        <w:ind w:firstLine="851"/>
        <w:jc w:val="both"/>
      </w:pPr>
      <w:r>
        <w:t xml:space="preserve">A </w:t>
      </w:r>
      <w:r w:rsidR="0022050D">
        <w:t>recomendação</w:t>
      </w:r>
      <w:r>
        <w:t xml:space="preserve"> colaborativa parte da ideia de que se </w:t>
      </w:r>
      <w:r w:rsidR="004978B5">
        <w:t>os usuários</w:t>
      </w:r>
      <w:r>
        <w:t xml:space="preserve"> </w:t>
      </w:r>
      <w:r w:rsidR="0022050D">
        <w:t>compartilharam</w:t>
      </w:r>
      <w:r>
        <w:t xml:space="preserve"> dos </w:t>
      </w:r>
      <w:r w:rsidR="002E128E">
        <w:t>mesmos interesses</w:t>
      </w:r>
      <w:r>
        <w:t xml:space="preserve"> no passado, eles irão continuar tendo os mesmos interesses no futuro. Por exemplo, os </w:t>
      </w:r>
      <w:r w:rsidR="0022050D">
        <w:t>usuários</w:t>
      </w:r>
      <w:r>
        <w:t xml:space="preserve"> A e B tem um </w:t>
      </w:r>
      <w:r w:rsidR="0022050D">
        <w:t>histórico</w:t>
      </w:r>
      <w:r>
        <w:t xml:space="preserve"> de </w:t>
      </w:r>
      <w:r w:rsidR="0022050D">
        <w:t>compras</w:t>
      </w:r>
      <w:r>
        <w:t xml:space="preserve"> bem semelhante e o </w:t>
      </w:r>
      <w:r w:rsidR="0022050D">
        <w:t>usuário</w:t>
      </w:r>
      <w:r>
        <w:t xml:space="preserve"> A comprou um novo livro que o </w:t>
      </w:r>
      <w:r w:rsidR="0022050D">
        <w:t>usuário</w:t>
      </w:r>
      <w:r>
        <w:t xml:space="preserve"> B nem chegou a ver, nesse tipo de </w:t>
      </w:r>
      <w:r w:rsidR="0022050D">
        <w:t>recomendação</w:t>
      </w:r>
      <w:r>
        <w:t xml:space="preserve">, a ideia e que o sistema sugira este livro para o </w:t>
      </w:r>
      <w:r w:rsidR="0022050D">
        <w:t>usuário</w:t>
      </w:r>
      <w:r>
        <w:t xml:space="preserve"> B. </w:t>
      </w:r>
      <w:r w:rsidR="00A1166E">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A1166E">
        <w:fldChar w:fldCharType="separate"/>
      </w:r>
      <w:r w:rsidR="00A1166E" w:rsidRPr="00A1166E">
        <w:rPr>
          <w:noProof/>
        </w:rPr>
        <w:t>(Dietmar et al., 2010)</w:t>
      </w:r>
      <w:r w:rsidR="00A1166E">
        <w:fldChar w:fldCharType="end"/>
      </w:r>
    </w:p>
    <w:p w14:paraId="3EDCDCC3" w14:textId="53918D3B" w:rsidR="00DB6A55" w:rsidRDefault="00DB6A55" w:rsidP="00DB6A55">
      <w:pPr>
        <w:spacing w:after="120" w:line="360" w:lineRule="auto"/>
        <w:ind w:firstLine="851"/>
        <w:jc w:val="both"/>
      </w:pPr>
      <w:r>
        <w:t xml:space="preserve">Na </w:t>
      </w:r>
      <w:r w:rsidR="0022050D">
        <w:t>recomendação</w:t>
      </w:r>
      <w:r>
        <w:t xml:space="preserve"> baseada em </w:t>
      </w:r>
      <w:r w:rsidR="0022050D">
        <w:t>conteúdo</w:t>
      </w:r>
      <w:r>
        <w:t xml:space="preserve">, o sistema aprende a recomendar itens que são similares ao que o </w:t>
      </w:r>
      <w:r w:rsidR="0022050D">
        <w:t>usuário</w:t>
      </w:r>
      <w:r>
        <w:t xml:space="preserve"> gostou no passado, essa similaridade e calculada baseada na </w:t>
      </w:r>
      <w:r w:rsidR="0022050D">
        <w:t>relação</w:t>
      </w:r>
      <w:r>
        <w:t xml:space="preserve"> das </w:t>
      </w:r>
      <w:r w:rsidR="0022050D">
        <w:t>características</w:t>
      </w:r>
      <w:r>
        <w:t xml:space="preserve"> dos itens a serem </w:t>
      </w:r>
      <w:r w:rsidR="0022050D">
        <w:t>comparados</w:t>
      </w:r>
      <w:r>
        <w:t xml:space="preserve">. Por exemplo, no caso de </w:t>
      </w:r>
      <w:r w:rsidR="0022050D">
        <w:t>usuário</w:t>
      </w:r>
      <w:r>
        <w:t xml:space="preserve"> avaliar positivamente um </w:t>
      </w:r>
      <w:r w:rsidR="00EB05FD">
        <w:t>fi</w:t>
      </w:r>
      <w:r>
        <w:t xml:space="preserve">lme do </w:t>
      </w:r>
      <w:r w:rsidR="0022050D">
        <w:t>gênero</w:t>
      </w:r>
      <w:r>
        <w:t xml:space="preserve"> comedia, então, o sistema pode registrar essa </w:t>
      </w:r>
      <w:r w:rsidR="0022050D">
        <w:t>ação</w:t>
      </w:r>
      <w:r>
        <w:t xml:space="preserve"> e futuramente recomendar outros </w:t>
      </w:r>
      <w:r w:rsidR="00EB05FD" w:rsidRPr="00EB05FD">
        <w:t>fi</w:t>
      </w:r>
      <w:r w:rsidRPr="00EB05FD">
        <w:t>lmes</w:t>
      </w:r>
      <w:r>
        <w:t xml:space="preserve"> desse mesmo </w:t>
      </w:r>
      <w:r w:rsidR="0022050D">
        <w:t>gênero</w:t>
      </w:r>
      <w:r>
        <w:t xml:space="preserve">. </w:t>
      </w:r>
      <w:r w:rsidR="00A1166E">
        <w:fldChar w:fldCharType="begin" w:fldLock="1"/>
      </w:r>
      <w:r w:rsidR="0067551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A1166E">
        <w:fldChar w:fldCharType="separate"/>
      </w:r>
      <w:r w:rsidR="00A1166E" w:rsidRPr="00A1166E">
        <w:rPr>
          <w:noProof/>
        </w:rPr>
        <w:t>(Ricci et al., 2011)</w:t>
      </w:r>
      <w:r w:rsidR="00A1166E">
        <w:fldChar w:fldCharType="end"/>
      </w:r>
    </w:p>
    <w:p w14:paraId="3A0DFD7B" w14:textId="03B56F29" w:rsidR="00DB6A55" w:rsidRDefault="00DB6A55" w:rsidP="00DB6A55">
      <w:pPr>
        <w:spacing w:after="120" w:line="360" w:lineRule="auto"/>
        <w:ind w:firstLine="851"/>
        <w:jc w:val="both"/>
      </w:pPr>
      <w:r>
        <w:t xml:space="preserve">Diferente da recomendação colaborativa ou baseada em conteúdo, a </w:t>
      </w:r>
      <w:r w:rsidR="0022050D">
        <w:t>recomendação</w:t>
      </w:r>
      <w:r>
        <w:t xml:space="preserve"> baseada em aprendizado não consegue depender somente do histórico</w:t>
      </w:r>
      <w:r w:rsidR="005136E1">
        <w:t xml:space="preserve"> </w:t>
      </w:r>
      <w:r>
        <w:t xml:space="preserve">de compra de um </w:t>
      </w:r>
      <w:r w:rsidR="0022050D">
        <w:t>usuário</w:t>
      </w:r>
      <w:r>
        <w:t xml:space="preserve">, e </w:t>
      </w:r>
      <w:r w:rsidR="0022050D">
        <w:t>necessário</w:t>
      </w:r>
      <w:r>
        <w:t xml:space="preserve"> um </w:t>
      </w:r>
      <w:r w:rsidR="0022050D">
        <w:t>conteúdo</w:t>
      </w:r>
      <w:r>
        <w:t xml:space="preserve"> mais estruturado e detalhado para ser gerado uma </w:t>
      </w:r>
      <w:r w:rsidR="0022050D">
        <w:t>recomendação</w:t>
      </w:r>
      <w:r>
        <w:t>, geralmente nesse tipo, e utilizado</w:t>
      </w:r>
      <w:r w:rsidR="005136E1">
        <w:t xml:space="preserve"> </w:t>
      </w:r>
      <w:r>
        <w:t xml:space="preserve">um </w:t>
      </w:r>
      <w:r w:rsidR="0022050D">
        <w:t>conteúdo</w:t>
      </w:r>
      <w:r>
        <w:t xml:space="preserve"> adicional fornecido manualmente (</w:t>
      </w:r>
      <w:r w:rsidR="0022050D">
        <w:t>conteúdo</w:t>
      </w:r>
      <w:r>
        <w:t xml:space="preserve"> </w:t>
      </w:r>
      <w:r w:rsidR="0022050D">
        <w:t>recente</w:t>
      </w:r>
      <w:r>
        <w:t xml:space="preserve"> ao produto e</w:t>
      </w:r>
      <w:r w:rsidR="005136E1">
        <w:t xml:space="preserve"> </w:t>
      </w:r>
      <w:r w:rsidR="0022050D">
        <w:t>usuári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45C22CF4" w14:textId="2DC62A4C" w:rsidR="00DB6A55" w:rsidRDefault="00DB6A55" w:rsidP="00DB6A55">
      <w:pPr>
        <w:spacing w:after="120" w:line="360" w:lineRule="auto"/>
        <w:ind w:firstLine="851"/>
        <w:jc w:val="both"/>
      </w:pPr>
      <w:r>
        <w:lastRenderedPageBreak/>
        <w:t xml:space="preserve">E por último, e não menos important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r>
        <w:t xml:space="preserve"> traz em sua obra o modelo híbrido de </w:t>
      </w:r>
      <w:r w:rsidR="0022050D">
        <w:t>recomendação</w:t>
      </w:r>
      <w:r>
        <w:t xml:space="preserve">, onde a ideia e combinar </w:t>
      </w:r>
      <w:r w:rsidR="004978B5">
        <w:t>as diferentes técnicas</w:t>
      </w:r>
      <w:r>
        <w:t xml:space="preserve">, buscando gerara uma boa e mais assertiva </w:t>
      </w:r>
      <w:r w:rsidR="0022050D">
        <w:t>recomendaçã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1AC42BAB" w14:textId="488F8938" w:rsidR="003A1CD1" w:rsidRDefault="003A1CD1" w:rsidP="00DB6A55">
      <w:pPr>
        <w:spacing w:after="120" w:line="360" w:lineRule="auto"/>
        <w:ind w:firstLine="851"/>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proofErr w:type="gramStart"/>
      <w:r w:rsidR="00DB6A55">
        <w:t>conceito</w:t>
      </w:r>
      <w:proofErr w:type="gramEnd"/>
      <w:r w:rsidR="00DB6A55">
        <w:t xml:space="preserve"> </w:t>
      </w:r>
    </w:p>
    <w:p w14:paraId="7F557996" w14:textId="77777777" w:rsidR="003A1CD1" w:rsidRDefault="003A1CD1" w:rsidP="00DB6A55">
      <w:pPr>
        <w:spacing w:after="120" w:line="360" w:lineRule="auto"/>
        <w:ind w:firstLine="851"/>
        <w:jc w:val="both"/>
      </w:pPr>
      <w:r>
        <w:t xml:space="preserve">- </w:t>
      </w:r>
      <w:proofErr w:type="gramStart"/>
      <w:r w:rsidR="0022050D">
        <w:t>histórico</w:t>
      </w:r>
      <w:proofErr w:type="gramEnd"/>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w:t>
      </w:r>
      <w:proofErr w:type="gramStart"/>
      <w:r>
        <w:t>conceito</w:t>
      </w:r>
      <w:proofErr w:type="gramEnd"/>
      <w:r>
        <w:t xml:space="preserve"> </w:t>
      </w:r>
    </w:p>
    <w:p w14:paraId="25385597" w14:textId="77777777" w:rsidR="00DB6A55" w:rsidRDefault="00DB6A55" w:rsidP="00DB6A55">
      <w:pPr>
        <w:spacing w:after="120" w:line="360" w:lineRule="auto"/>
        <w:ind w:firstLine="851"/>
        <w:jc w:val="both"/>
      </w:pPr>
      <w:r>
        <w:t xml:space="preserve">- </w:t>
      </w:r>
      <w:proofErr w:type="gramStart"/>
      <w:r w:rsidR="0022050D">
        <w:t>histórico</w:t>
      </w:r>
      <w:proofErr w:type="gramEnd"/>
      <w:r>
        <w:t xml:space="preserve"> </w:t>
      </w:r>
    </w:p>
    <w:p w14:paraId="2FCE11EF" w14:textId="77777777" w:rsidR="003A1CD1" w:rsidRDefault="00DB6A55" w:rsidP="00DB6A55">
      <w:pPr>
        <w:spacing w:after="120" w:line="360" w:lineRule="auto"/>
        <w:ind w:firstLine="851"/>
        <w:jc w:val="both"/>
      </w:pPr>
      <w:r>
        <w:t xml:space="preserve">- </w:t>
      </w:r>
      <w:proofErr w:type="gramStart"/>
      <w:r>
        <w:t>exemplos</w:t>
      </w:r>
      <w:proofErr w:type="gramEnd"/>
      <w:r>
        <w:t xml:space="preserve"> </w:t>
      </w:r>
    </w:p>
    <w:p w14:paraId="7D3844C3" w14:textId="2B8D21A1" w:rsidR="00DB6A55" w:rsidRDefault="003A1CD1" w:rsidP="00DB6A55">
      <w:pPr>
        <w:spacing w:after="120" w:line="360" w:lineRule="auto"/>
        <w:ind w:firstLine="851"/>
        <w:jc w:val="both"/>
      </w:pPr>
      <w:r>
        <w:t xml:space="preserve">- </w:t>
      </w:r>
      <w:proofErr w:type="gramStart"/>
      <w:r w:rsidR="00DB6A55">
        <w:t>mais</w:t>
      </w:r>
      <w:proofErr w:type="gramEnd"/>
      <w:r w:rsidR="00DB6A55">
        <w:t xml:space="preserve">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w:t>
      </w:r>
      <w:proofErr w:type="gramStart"/>
      <w:r>
        <w:t>no momento em que</w:t>
      </w:r>
      <w:proofErr w:type="gramEnd"/>
      <w:r>
        <w:t xml:space="preserv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w:t>
      </w:r>
      <w:proofErr w:type="gramStart"/>
      <w:r w:rsidRPr="00803DA8">
        <w:rPr>
          <w:b/>
          <w:color w:val="800000"/>
        </w:rPr>
        <w:t>formulários, etc</w:t>
      </w:r>
      <w:proofErr w:type="gramEnd"/>
      <w:r w:rsidRPr="00803DA8">
        <w:rPr>
          <w:b/>
          <w:color w:val="800000"/>
        </w:rPr>
        <w:t xml:space="preserve">),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w:t>
      </w:r>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14B39" w14:textId="77777777" w:rsidR="00B92070" w:rsidRDefault="00B92070">
      <w:r>
        <w:separator/>
      </w:r>
    </w:p>
  </w:endnote>
  <w:endnote w:type="continuationSeparator" w:id="0">
    <w:p w14:paraId="3992FC4A" w14:textId="77777777" w:rsidR="00B92070" w:rsidRDefault="00B92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4D5BDD" w14:textId="77777777" w:rsidR="00B92070" w:rsidRDefault="00B92070">
      <w:r>
        <w:separator/>
      </w:r>
    </w:p>
  </w:footnote>
  <w:footnote w:type="continuationSeparator" w:id="0">
    <w:p w14:paraId="183BADEF" w14:textId="77777777" w:rsidR="00B92070" w:rsidRDefault="00B920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2527A"/>
    <w:rsid w:val="000321FD"/>
    <w:rsid w:val="00065A21"/>
    <w:rsid w:val="000A597A"/>
    <w:rsid w:val="000D6A47"/>
    <w:rsid w:val="000E1EB9"/>
    <w:rsid w:val="000E2F2D"/>
    <w:rsid w:val="000E3C79"/>
    <w:rsid w:val="00130F7F"/>
    <w:rsid w:val="00165849"/>
    <w:rsid w:val="00180923"/>
    <w:rsid w:val="001A0DA6"/>
    <w:rsid w:val="001A7E18"/>
    <w:rsid w:val="001E0948"/>
    <w:rsid w:val="001E2280"/>
    <w:rsid w:val="001E4EC7"/>
    <w:rsid w:val="002123CC"/>
    <w:rsid w:val="0022050D"/>
    <w:rsid w:val="00230DC1"/>
    <w:rsid w:val="0023616F"/>
    <w:rsid w:val="00277A52"/>
    <w:rsid w:val="00287CFF"/>
    <w:rsid w:val="00291587"/>
    <w:rsid w:val="002950F8"/>
    <w:rsid w:val="00295DB4"/>
    <w:rsid w:val="002B0134"/>
    <w:rsid w:val="002B39AA"/>
    <w:rsid w:val="002E128E"/>
    <w:rsid w:val="002E72AE"/>
    <w:rsid w:val="002F0D5E"/>
    <w:rsid w:val="002F40D2"/>
    <w:rsid w:val="00311098"/>
    <w:rsid w:val="0035238B"/>
    <w:rsid w:val="00352EAF"/>
    <w:rsid w:val="003533A3"/>
    <w:rsid w:val="0035579F"/>
    <w:rsid w:val="003615A6"/>
    <w:rsid w:val="00371350"/>
    <w:rsid w:val="00386CE3"/>
    <w:rsid w:val="003A1CD1"/>
    <w:rsid w:val="003A5810"/>
    <w:rsid w:val="003D020F"/>
    <w:rsid w:val="003D37B3"/>
    <w:rsid w:val="004776F9"/>
    <w:rsid w:val="0048005E"/>
    <w:rsid w:val="004856F0"/>
    <w:rsid w:val="00486A97"/>
    <w:rsid w:val="004978B5"/>
    <w:rsid w:val="004E29F1"/>
    <w:rsid w:val="004E679D"/>
    <w:rsid w:val="005136E1"/>
    <w:rsid w:val="005315E0"/>
    <w:rsid w:val="00535206"/>
    <w:rsid w:val="00545FAD"/>
    <w:rsid w:val="00573084"/>
    <w:rsid w:val="00574562"/>
    <w:rsid w:val="005A4E49"/>
    <w:rsid w:val="005E0553"/>
    <w:rsid w:val="005F4521"/>
    <w:rsid w:val="00621C6E"/>
    <w:rsid w:val="00644844"/>
    <w:rsid w:val="00654214"/>
    <w:rsid w:val="00675514"/>
    <w:rsid w:val="006F19DB"/>
    <w:rsid w:val="007703A7"/>
    <w:rsid w:val="00782F8E"/>
    <w:rsid w:val="007941BD"/>
    <w:rsid w:val="007C2896"/>
    <w:rsid w:val="007D13FC"/>
    <w:rsid w:val="007D5697"/>
    <w:rsid w:val="007D7447"/>
    <w:rsid w:val="007F7059"/>
    <w:rsid w:val="00800407"/>
    <w:rsid w:val="00803DA8"/>
    <w:rsid w:val="00806270"/>
    <w:rsid w:val="00807130"/>
    <w:rsid w:val="00810AAA"/>
    <w:rsid w:val="008464C5"/>
    <w:rsid w:val="008A03AD"/>
    <w:rsid w:val="0091406C"/>
    <w:rsid w:val="009B26B4"/>
    <w:rsid w:val="009B27D1"/>
    <w:rsid w:val="009C125C"/>
    <w:rsid w:val="00A00C6E"/>
    <w:rsid w:val="00A1166E"/>
    <w:rsid w:val="00A1241A"/>
    <w:rsid w:val="00A2047B"/>
    <w:rsid w:val="00A250D7"/>
    <w:rsid w:val="00A536FE"/>
    <w:rsid w:val="00AE64DB"/>
    <w:rsid w:val="00AF0E7C"/>
    <w:rsid w:val="00AF4116"/>
    <w:rsid w:val="00B32E64"/>
    <w:rsid w:val="00B3335F"/>
    <w:rsid w:val="00B52810"/>
    <w:rsid w:val="00B63EE6"/>
    <w:rsid w:val="00B652FE"/>
    <w:rsid w:val="00B92070"/>
    <w:rsid w:val="00BB1CDD"/>
    <w:rsid w:val="00BB7ADC"/>
    <w:rsid w:val="00BD6967"/>
    <w:rsid w:val="00BE17FB"/>
    <w:rsid w:val="00C05259"/>
    <w:rsid w:val="00C14FBA"/>
    <w:rsid w:val="00C20475"/>
    <w:rsid w:val="00C42838"/>
    <w:rsid w:val="00C5747F"/>
    <w:rsid w:val="00C656A6"/>
    <w:rsid w:val="00C6622F"/>
    <w:rsid w:val="00CD1BA0"/>
    <w:rsid w:val="00CE5385"/>
    <w:rsid w:val="00D0377F"/>
    <w:rsid w:val="00D07535"/>
    <w:rsid w:val="00D113DA"/>
    <w:rsid w:val="00D12714"/>
    <w:rsid w:val="00D174C3"/>
    <w:rsid w:val="00D60E33"/>
    <w:rsid w:val="00D8584B"/>
    <w:rsid w:val="00DB6A55"/>
    <w:rsid w:val="00DC7C2C"/>
    <w:rsid w:val="00DE1AFF"/>
    <w:rsid w:val="00E02C53"/>
    <w:rsid w:val="00E33AF6"/>
    <w:rsid w:val="00E37DA0"/>
    <w:rsid w:val="00E618A4"/>
    <w:rsid w:val="00EB05FD"/>
    <w:rsid w:val="00EB60A5"/>
    <w:rsid w:val="00ED7DA0"/>
    <w:rsid w:val="00EE08CB"/>
    <w:rsid w:val="00EE44DF"/>
    <w:rsid w:val="00F1092A"/>
    <w:rsid w:val="00F246E1"/>
    <w:rsid w:val="00F81557"/>
    <w:rsid w:val="00F86FEB"/>
    <w:rsid w:val="00F935F1"/>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E48FA-A0F5-42BD-B530-8A474853C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4006</Words>
  <Characters>21633</Characters>
  <Application>Microsoft Office Word</Application>
  <DocSecurity>0</DocSecurity>
  <Lines>180</Lines>
  <Paragraphs>5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0</cp:revision>
  <cp:lastPrinted>2001-08-21T07:59:00Z</cp:lastPrinted>
  <dcterms:created xsi:type="dcterms:W3CDTF">2020-03-21T18:01:00Z</dcterms:created>
  <dcterms:modified xsi:type="dcterms:W3CDTF">2020-03-2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